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8CBAE0" w14:textId="77777777" w:rsidR="003E1D3F" w:rsidRPr="003E1D3F" w:rsidRDefault="003E1D3F" w:rsidP="003E1D3F">
      <w:pPr>
        <w:rPr>
          <w:rFonts w:ascii="Times New Roman" w:eastAsia="Times New Roman" w:hAnsi="Times New Roman" w:cs="Times New Roman"/>
          <w:lang w:eastAsia="en-GB"/>
        </w:rPr>
      </w:pPr>
      <w:r w:rsidRPr="003E1D3F">
        <w:rPr>
          <w:rFonts w:ascii="Times New Roman" w:eastAsia="Times New Roman" w:hAnsi="Times New Roman" w:cs="Times New Roman"/>
          <w:lang w:eastAsia="en-GB"/>
        </w:rPr>
        <w:t>Machine Learning and Data Mining</w:t>
      </w:r>
    </w:p>
    <w:p w14:paraId="38FC7C5A" w14:textId="6FEA01EF" w:rsidR="003E1D3F" w:rsidRDefault="003E1D3F"/>
    <w:p w14:paraId="7F591080" w14:textId="77777777" w:rsidR="003E1D3F" w:rsidRDefault="003E1D3F"/>
    <w:p w14:paraId="07CCA199" w14:textId="00716750" w:rsidR="003E1D3F" w:rsidRDefault="003E1D3F">
      <w:r>
        <w:fldChar w:fldCharType="begin" w:fldLock="1"/>
      </w:r>
      <w: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fldChar w:fldCharType="separate"/>
      </w:r>
      <w:r w:rsidRPr="003E1D3F">
        <w:rPr>
          <w:noProof/>
        </w:rPr>
        <w:t>(Mitchell, 1999)</w:t>
      </w:r>
      <w:r>
        <w:fldChar w:fldCharType="end"/>
      </w:r>
    </w:p>
    <w:p w14:paraId="12ACD7A0" w14:textId="0BD8DF75" w:rsidR="003E1D3F" w:rsidRDefault="003E1D3F"/>
    <w:p w14:paraId="1F956427" w14:textId="1CEFED1D" w:rsidR="003E1D3F" w:rsidRPr="003E1D3F" w:rsidRDefault="003E1D3F" w:rsidP="003E1D3F">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3E1D3F">
        <w:rPr>
          <w:rFonts w:ascii="Calibri" w:hAnsi="Calibri" w:cs="Times New Roman"/>
          <w:noProof/>
        </w:rPr>
        <w:t xml:space="preserve">Mitchell, T. M. (1999). Machine learning and data mining. </w:t>
      </w:r>
      <w:r w:rsidRPr="003E1D3F">
        <w:rPr>
          <w:rFonts w:ascii="Calibri" w:hAnsi="Calibri" w:cs="Times New Roman"/>
          <w:i/>
          <w:iCs/>
          <w:noProof/>
        </w:rPr>
        <w:t>Communications of the ACM</w:t>
      </w:r>
      <w:r w:rsidRPr="003E1D3F">
        <w:rPr>
          <w:rFonts w:ascii="Calibri" w:hAnsi="Calibri" w:cs="Times New Roman"/>
          <w:noProof/>
        </w:rPr>
        <w:t xml:space="preserve">, </w:t>
      </w:r>
      <w:r w:rsidRPr="003E1D3F">
        <w:rPr>
          <w:rFonts w:ascii="Calibri" w:hAnsi="Calibri" w:cs="Times New Roman"/>
          <w:i/>
          <w:iCs/>
          <w:noProof/>
        </w:rPr>
        <w:t>42</w:t>
      </w:r>
      <w:r w:rsidRPr="003E1D3F">
        <w:rPr>
          <w:rFonts w:ascii="Calibri" w:hAnsi="Calibri" w:cs="Times New Roman"/>
          <w:noProof/>
        </w:rPr>
        <w:t>(11), 30–46. https://doi.org/10.1145/319382.319388</w:t>
      </w:r>
    </w:p>
    <w:p w14:paraId="1A01462D" w14:textId="412FE08B" w:rsidR="003E1D3F" w:rsidRDefault="003E1D3F">
      <w:r>
        <w:fldChar w:fldCharType="end"/>
      </w:r>
    </w:p>
    <w:p w14:paraId="135F6C43" w14:textId="77777777" w:rsidR="003E1D3F" w:rsidRDefault="003E1D3F"/>
    <w:p w14:paraId="455B38A5" w14:textId="16DB073F" w:rsidR="005A37EE" w:rsidRDefault="003E1D3F">
      <w:pPr>
        <w:rPr>
          <w:lang w:val="pt-BR"/>
        </w:rPr>
      </w:pPr>
      <w:r w:rsidRPr="003E1D3F">
        <w:rPr>
          <w:lang w:val="pt-BR"/>
        </w:rPr>
        <w:t xml:space="preserve">Durante a última década, muitas organizações começaram a recolher regularmente enormes volumes de dados históricos descrevendo as suas operações, produtos, e clientes. Ao mesmo tempo, cientistas e engenheiros em muitos campos têm vindo a capturar dados experimentais cada vez mais complexos conjuntos, tais como gigabytes de dados de ressonância magnética funcional (MRI) descrevendo a </w:t>
      </w:r>
      <w:proofErr w:type="spellStart"/>
      <w:r w:rsidRPr="003E1D3F">
        <w:rPr>
          <w:lang w:val="pt-BR"/>
        </w:rPr>
        <w:t>actividade</w:t>
      </w:r>
      <w:proofErr w:type="spellEnd"/>
      <w:r w:rsidRPr="003E1D3F">
        <w:rPr>
          <w:lang w:val="pt-BR"/>
        </w:rPr>
        <w:t xml:space="preserve"> cerebral nos seres humanos. O área de mineração de dados aborda a questão de como melhor utilizar estes dados históricos para descobrir as regularidades gerais e melhorar o processo de tomada de decisões.</w:t>
      </w:r>
    </w:p>
    <w:p w14:paraId="6BB1C264" w14:textId="1D7B739C" w:rsidR="003E1D3F" w:rsidRDefault="003E1D3F">
      <w:pPr>
        <w:rPr>
          <w:lang w:val="pt-BR"/>
        </w:rPr>
      </w:pPr>
    </w:p>
    <w:p w14:paraId="240EF620" w14:textId="6D04E3EB" w:rsidR="003E1D3F" w:rsidRDefault="003E1D3F">
      <w:pPr>
        <w:rPr>
          <w:lang w:val="pt-BR"/>
        </w:rPr>
      </w:pPr>
    </w:p>
    <w:p w14:paraId="777BBE33" w14:textId="77777777" w:rsidR="003E1D3F" w:rsidRPr="003E1D3F" w:rsidRDefault="003E1D3F" w:rsidP="003E1D3F">
      <w:pPr>
        <w:rPr>
          <w:lang w:val="pt-BR"/>
        </w:rPr>
      </w:pPr>
    </w:p>
    <w:p w14:paraId="6FA89459" w14:textId="613C90CE" w:rsidR="003E1D3F" w:rsidRPr="003E1D3F" w:rsidRDefault="003E1D3F" w:rsidP="003E1D3F">
      <w:pPr>
        <w:rPr>
          <w:lang w:val="pt-BR"/>
        </w:rPr>
      </w:pPr>
      <w:r w:rsidRPr="003E1D3F">
        <w:rPr>
          <w:lang w:val="pt-BR"/>
        </w:rPr>
        <w:t>O crescente interesse na prospecção de dados, ou na utilização de dados históricos para descobrir regularidades e melhorar decisões futuras, decorre da confluência de várias tendências recentes: a queda do custo dos grandes dispositivos de armazenamento de dados e a crescente facilidade de recolha de dados através de redes; o desenvolvimento de algoritmos robustos e eficientes de aprendizagem de máquinas para processar estes dados; e a queda do custo da potência computacional, permitindo a utilização de métodos computacionalmente intensivos para a análise de dados. O campo da mineração de dados, por vezes denominado "descoberta de conhecimento a partir de bases de dados", "análise avançada de dados", e aprendizagem de máquinas, já produziu aplicações práticas em áreas como a análise de resultados médicos, detecção de fraudes com cartões de crédito, previsão do comportamento de compra dos clientes, previsão dos interesses pessoais dos utilizadores da Web, e optimização dos processos de fabrico. Também levou a um conjunto de questões científicas fascinantes sobre como os computadores podem aprender automaticamente com a experiência passada.</w:t>
      </w:r>
    </w:p>
    <w:sectPr w:rsidR="003E1D3F" w:rsidRPr="003E1D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D3F"/>
    <w:rsid w:val="0030569A"/>
    <w:rsid w:val="003E1D3F"/>
    <w:rsid w:val="00486EBF"/>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99C66"/>
  <w15:chartTrackingRefBased/>
  <w15:docId w15:val="{0D356935-56D4-974C-8C56-1DCFB23A9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5415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6D199-C8D1-174C-9B0C-069582902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546</Words>
  <Characters>311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5T10:15:00Z</dcterms:created>
  <dcterms:modified xsi:type="dcterms:W3CDTF">2021-04-1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